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61AEF1" w14:textId="77777777" w:rsidR="002E628E" w:rsidRPr="000E5197" w:rsidRDefault="00566679" w:rsidP="000E5197">
      <w:pPr>
        <w:spacing w:after="120" w:line="276" w:lineRule="auto"/>
        <w:rPr>
          <w:rFonts w:ascii="Times New Roman" w:hAnsi="Times New Roman" w:cs="Times New Roman"/>
          <w:b/>
        </w:rPr>
      </w:pPr>
      <w:r w:rsidRPr="000E5197">
        <w:rPr>
          <w:rFonts w:ascii="Times New Roman" w:hAnsi="Times New Roman" w:cs="Times New Roman"/>
          <w:b/>
        </w:rPr>
        <w:t>Best things learned from Murray’s course:</w:t>
      </w:r>
    </w:p>
    <w:p w14:paraId="51811B08" w14:textId="77777777" w:rsidR="00BF6378" w:rsidRDefault="00BF6378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actorizing a binary 0/1 variable will screw up </w:t>
      </w:r>
      <w:r w:rsidRPr="00BF6378">
        <w:rPr>
          <w:rFonts w:ascii="Times New Roman" w:hAnsi="Times New Roman" w:cs="Times New Roman"/>
        </w:rPr>
        <w:t>emmeans backtransformation</w:t>
      </w:r>
      <w:r>
        <w:rPr>
          <w:rFonts w:ascii="Times New Roman" w:hAnsi="Times New Roman" w:cs="Times New Roman"/>
        </w:rPr>
        <w:t xml:space="preserve">s </w:t>
      </w:r>
      <w:r w:rsidRPr="00BF6378">
        <w:rPr>
          <w:rFonts w:ascii="Times New Roman" w:hAnsi="Times New Roman" w:cs="Times New Roman"/>
        </w:rPr>
        <w:t>later on! Need</w:t>
      </w:r>
      <w:r>
        <w:rPr>
          <w:rFonts w:ascii="Times New Roman" w:hAnsi="Times New Roman" w:cs="Times New Roman"/>
        </w:rPr>
        <w:t>s</w:t>
      </w:r>
      <w:r w:rsidRPr="00BF6378">
        <w:rPr>
          <w:rFonts w:ascii="Times New Roman" w:hAnsi="Times New Roman" w:cs="Times New Roman"/>
        </w:rPr>
        <w:t xml:space="preserve"> to fit as numeric</w:t>
      </w:r>
      <w:r>
        <w:rPr>
          <w:rFonts w:ascii="Times New Roman" w:hAnsi="Times New Roman" w:cs="Times New Roman"/>
        </w:rPr>
        <w:t xml:space="preserve"> with glm</w:t>
      </w:r>
    </w:p>
    <w:p w14:paraId="60F6E6AF" w14:textId="77777777" w:rsidR="00D94E76" w:rsidRDefault="00D94E76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inomial model coefficients can be used to calculate the LD50 for survival data: </w:t>
      </w:r>
      <w:r w:rsidRPr="00D94E76">
        <w:rPr>
          <w:rFonts w:ascii="Times New Roman" w:hAnsi="Times New Roman" w:cs="Times New Roman"/>
        </w:rPr>
        <w:t>LD50 = -intercept/slope</w:t>
      </w:r>
    </w:p>
    <w:p w14:paraId="7AFCAD2C" w14:textId="77777777" w:rsidR="001769B9" w:rsidRDefault="001769B9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 w:rsidRPr="001769B9">
        <w:rPr>
          <w:rFonts w:ascii="Times New Roman" w:hAnsi="Times New Roman" w:cs="Times New Roman"/>
        </w:rPr>
        <w:t xml:space="preserve">nteractions between continuous variables </w:t>
      </w:r>
      <w:r w:rsidRPr="001769B9">
        <w:rPr>
          <w:rFonts w:ascii="Times New Roman" w:hAnsi="Times New Roman" w:cs="Times New Roman"/>
          <w:b/>
        </w:rPr>
        <w:t>REQUIRE</w:t>
      </w:r>
      <w:r w:rsidRPr="001769B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e covariates</w:t>
      </w:r>
      <w:r w:rsidRPr="001769B9">
        <w:rPr>
          <w:rFonts w:ascii="Times New Roman" w:hAnsi="Times New Roman" w:cs="Times New Roman"/>
        </w:rPr>
        <w:t xml:space="preserve"> to be centered first</w:t>
      </w:r>
      <w:r>
        <w:rPr>
          <w:rFonts w:ascii="Times New Roman" w:hAnsi="Times New Roman" w:cs="Times New Roman"/>
        </w:rPr>
        <w:t>, otherwise they WILL be collinear</w:t>
      </w:r>
    </w:p>
    <w:p w14:paraId="4A8C7CE0" w14:textId="77777777" w:rsidR="00566679" w:rsidRDefault="00566679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n keep in the transformation of predictors (e.g., scale(…, scale=FALSE), log(…)) and then the original variables can be used as inputs in emmeans, etc.</w:t>
      </w:r>
    </w:p>
    <w:p w14:paraId="0A9F7C03" w14:textId="77777777" w:rsidR="00566679" w:rsidRDefault="00566679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mmeans package requires TRUE and FALSEs to be spelled out to work properly</w:t>
      </w:r>
    </w:p>
    <w:p w14:paraId="23654261" w14:textId="77777777" w:rsidR="00566679" w:rsidRDefault="00566679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566679">
        <w:rPr>
          <w:rFonts w:ascii="Times New Roman" w:hAnsi="Times New Roman" w:cs="Times New Roman"/>
        </w:rPr>
        <w:t>Cook's d</w:t>
      </w:r>
      <w:r>
        <w:rPr>
          <w:rFonts w:ascii="Times New Roman" w:hAnsi="Times New Roman" w:cs="Times New Roman"/>
        </w:rPr>
        <w:t>istance</w:t>
      </w:r>
      <w:r w:rsidRPr="00566679">
        <w:rPr>
          <w:rFonts w:ascii="Times New Roman" w:hAnsi="Times New Roman" w:cs="Times New Roman"/>
        </w:rPr>
        <w:t xml:space="preserve"> is not needed if you only have categorical predictors</w:t>
      </w:r>
    </w:p>
    <w:p w14:paraId="7EB03B0E" w14:textId="1D3A2900" w:rsidR="00871B8C" w:rsidRDefault="00871B8C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se emmeans on link scale %&gt;% regrid %&gt;% pairs </w:t>
      </w:r>
      <w:r w:rsidR="00C25193">
        <w:rPr>
          <w:rFonts w:ascii="Times New Roman" w:hAnsi="Times New Roman" w:cs="Times New Roman"/>
        </w:rPr>
        <w:t xml:space="preserve">%&gt;% confint </w:t>
      </w:r>
      <w:r>
        <w:rPr>
          <w:rFonts w:ascii="Times New Roman" w:hAnsi="Times New Roman" w:cs="Times New Roman"/>
        </w:rPr>
        <w:t>to get absolute</w:t>
      </w:r>
      <w:r w:rsidR="00C25193">
        <w:rPr>
          <w:rFonts w:ascii="Times New Roman" w:hAnsi="Times New Roman" w:cs="Times New Roman"/>
        </w:rPr>
        <w:t xml:space="preserve"> differences (X is # units higher than Y) rather than fractional differences</w:t>
      </w:r>
    </w:p>
    <w:p w14:paraId="5B439913" w14:textId="49CDF55D" w:rsidR="009E5CD8" w:rsidRDefault="009E5CD8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A335DB">
        <w:rPr>
          <w:rFonts w:ascii="Times New Roman" w:hAnsi="Times New Roman" w:cs="Times New Roman"/>
          <w:i/>
        </w:rPr>
        <w:t>nlme</w:t>
      </w:r>
      <w:r>
        <w:rPr>
          <w:rFonts w:ascii="Times New Roman" w:hAnsi="Times New Roman" w:cs="Times New Roman"/>
        </w:rPr>
        <w:t xml:space="preserve"> was the first way of doing mixed-effect models, it uses quasi-likelihood by re-fitting the models different ways</w:t>
      </w:r>
      <w:r w:rsidR="00453961">
        <w:rPr>
          <w:rFonts w:ascii="Times New Roman" w:hAnsi="Times New Roman" w:cs="Times New Roman"/>
        </w:rPr>
        <w:t xml:space="preserve">, so isn’t as modern as </w:t>
      </w:r>
      <w:r w:rsidR="00453961" w:rsidRPr="00A335DB">
        <w:rPr>
          <w:rFonts w:ascii="Times New Roman" w:hAnsi="Times New Roman" w:cs="Times New Roman"/>
          <w:i/>
        </w:rPr>
        <w:t>lme4</w:t>
      </w:r>
      <w:r w:rsidR="00EC0947">
        <w:rPr>
          <w:rFonts w:ascii="Times New Roman" w:hAnsi="Times New Roman" w:cs="Times New Roman"/>
          <w:i/>
        </w:rPr>
        <w:t xml:space="preserve"> </w:t>
      </w:r>
      <w:r w:rsidR="00EC0947">
        <w:rPr>
          <w:rFonts w:ascii="Times New Roman" w:hAnsi="Times New Roman" w:cs="Times New Roman"/>
        </w:rPr>
        <w:t xml:space="preserve">or </w:t>
      </w:r>
      <w:r w:rsidR="00EC0947">
        <w:rPr>
          <w:rFonts w:ascii="Times New Roman" w:hAnsi="Times New Roman" w:cs="Times New Roman"/>
          <w:i/>
        </w:rPr>
        <w:t>glmer</w:t>
      </w:r>
      <w:r w:rsidR="00EC0947">
        <w:rPr>
          <w:rFonts w:ascii="Times New Roman" w:hAnsi="Times New Roman" w:cs="Times New Roman"/>
        </w:rPr>
        <w:t>, but these are limited in the families that it supports, including zero-inflated models</w:t>
      </w:r>
      <w:r w:rsidR="00456463">
        <w:rPr>
          <w:rFonts w:ascii="Times New Roman" w:hAnsi="Times New Roman" w:cs="Times New Roman"/>
        </w:rPr>
        <w:t xml:space="preserve">. Thus </w:t>
      </w:r>
      <w:r w:rsidR="00456463">
        <w:rPr>
          <w:rFonts w:ascii="Times New Roman" w:hAnsi="Times New Roman" w:cs="Times New Roman"/>
          <w:i/>
        </w:rPr>
        <w:t>glmmTMB</w:t>
      </w:r>
      <w:r w:rsidR="00456463">
        <w:rPr>
          <w:rFonts w:ascii="Times New Roman" w:hAnsi="Times New Roman" w:cs="Times New Roman"/>
        </w:rPr>
        <w:t xml:space="preserve"> to fit the broad range of models used in ecology</w:t>
      </w:r>
    </w:p>
    <w:p w14:paraId="7D4AD5A3" w14:textId="73185B9B" w:rsidR="00574048" w:rsidRDefault="00574048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574048">
        <w:rPr>
          <w:rFonts w:ascii="Times New Roman" w:hAnsi="Times New Roman" w:cs="Times New Roman"/>
        </w:rPr>
        <w:t>'group' works similar to 'by', just that group is more versatile when it comes to mapping, etc. because it will automatically group by polygon, while by needs a named list as input. Otherwise, they work very similarly.</w:t>
      </w:r>
    </w:p>
    <w:p w14:paraId="087F482A" w14:textId="19D9C7D1" w:rsidR="00001F17" w:rsidRPr="00EF4C28" w:rsidRDefault="00001F17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owing a </w:t>
      </w:r>
      <w:r w:rsidRPr="00EF4C28">
        <w:rPr>
          <w:rFonts w:ascii="Times New Roman" w:hAnsi="Times New Roman" w:cs="Times New Roman"/>
        </w:rPr>
        <w:t>random slope and intercept model is ok with minimum evidence of non-parallel lines, as the model will tell us if this is unnecessary.</w:t>
      </w:r>
    </w:p>
    <w:p w14:paraId="52D3562C" w14:textId="015682C3" w:rsidR="006632E1" w:rsidRPr="00EF4C28" w:rsidRDefault="006632E1" w:rsidP="000E5197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EF4C28">
        <w:rPr>
          <w:rFonts w:ascii="Times New Roman" w:hAnsi="Times New Roman" w:cs="Times New Roman"/>
        </w:rPr>
        <w:t>(1|</w:t>
      </w:r>
      <w:r w:rsidR="0089214C" w:rsidRPr="00EF4C28">
        <w:rPr>
          <w:rFonts w:ascii="Times New Roman" w:hAnsi="Times New Roman" w:cs="Times New Roman"/>
        </w:rPr>
        <w:t>random) is interpreted as ‘do the intercept [‘1’] by [‘|’] the random factor’</w:t>
      </w:r>
    </w:p>
    <w:p w14:paraId="3F5D86CE" w14:textId="77777777" w:rsidR="00EF4C28" w:rsidRDefault="00923C9A" w:rsidP="00EF4C28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EF4C28">
        <w:rPr>
          <w:rFonts w:ascii="Times New Roman" w:hAnsi="Times New Roman" w:cs="Times New Roman"/>
        </w:rPr>
        <w:t xml:space="preserve">Can fit random slopes </w:t>
      </w:r>
      <w:r w:rsidR="00507FA8" w:rsidRPr="00EF4C28">
        <w:rPr>
          <w:rFonts w:ascii="Times New Roman" w:hAnsi="Times New Roman" w:cs="Times New Roman"/>
        </w:rPr>
        <w:t>using</w:t>
      </w:r>
      <w:r w:rsidRPr="00EF4C28">
        <w:rPr>
          <w:rFonts w:ascii="Times New Roman" w:hAnsi="Times New Roman" w:cs="Times New Roman"/>
        </w:rPr>
        <w:t xml:space="preserve"> both </w:t>
      </w:r>
      <w:r w:rsidR="00507FA8" w:rsidRPr="00EF4C28">
        <w:rPr>
          <w:rFonts w:ascii="Times New Roman" w:hAnsi="Times New Roman" w:cs="Times New Roman"/>
        </w:rPr>
        <w:t>covariates and factor variables!</w:t>
      </w:r>
    </w:p>
    <w:p w14:paraId="3546A82D" w14:textId="77777777" w:rsidR="00EF4C28" w:rsidRDefault="00EF4C28" w:rsidP="00EF4C28">
      <w:pPr>
        <w:pStyle w:val="ListParagraph"/>
        <w:numPr>
          <w:ilvl w:val="0"/>
          <w:numId w:val="2"/>
        </w:num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fferent random effect structures include correlated vs. non-correlated:</w:t>
      </w:r>
    </w:p>
    <w:p w14:paraId="1E8B4EA2" w14:textId="21637455" w:rsidR="00EF4C28" w:rsidRDefault="00EF4C28" w:rsidP="00EF4C28">
      <w:pPr>
        <w:pStyle w:val="ListParagraph"/>
        <w:numPr>
          <w:ilvl w:val="1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EF4C28">
        <w:rPr>
          <w:rFonts w:ascii="Times New Roman" w:hAnsi="Times New Roman" w:cs="Times New Roman"/>
        </w:rPr>
        <w:t>Correlated random intercept and slope</w:t>
      </w:r>
      <w:r>
        <w:rPr>
          <w:rFonts w:ascii="Times New Roman" w:hAnsi="Times New Roman" w:cs="Times New Roman"/>
        </w:rPr>
        <w:t xml:space="preserve">: </w:t>
      </w:r>
      <w:r w:rsidR="009467A2">
        <w:rPr>
          <w:rFonts w:ascii="Times New Roman" w:hAnsi="Times New Roman" w:cs="Times New Roman"/>
        </w:rPr>
        <w:br/>
      </w:r>
      <w:r w:rsidRPr="00EF4C28">
        <w:rPr>
          <w:rFonts w:ascii="Times New Roman" w:hAnsi="Times New Roman" w:cs="Times New Roman"/>
        </w:rPr>
        <w:t xml:space="preserve">x+(x|g) </w:t>
      </w:r>
      <w:r w:rsidR="009467A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=</w:t>
      </w:r>
      <w:r w:rsidRPr="00EF4C2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&gt;</w:t>
      </w:r>
      <w:r w:rsidRPr="00EF4C28">
        <w:rPr>
          <w:rFonts w:ascii="Times New Roman" w:hAnsi="Times New Roman" w:cs="Times New Roman"/>
        </w:rPr>
        <w:t xml:space="preserve"> </w:t>
      </w:r>
      <w:r w:rsidR="009467A2">
        <w:rPr>
          <w:rFonts w:ascii="Times New Roman" w:hAnsi="Times New Roman" w:cs="Times New Roman"/>
        </w:rPr>
        <w:t xml:space="preserve"> </w:t>
      </w:r>
      <w:r w:rsidRPr="00EF4C28">
        <w:rPr>
          <w:rFonts w:ascii="Times New Roman" w:hAnsi="Times New Roman" w:cs="Times New Roman"/>
        </w:rPr>
        <w:t xml:space="preserve">1+x+(1+x|g) </w:t>
      </w:r>
    </w:p>
    <w:p w14:paraId="1A26B003" w14:textId="537910F2" w:rsidR="000B05C2" w:rsidRPr="00EF4C28" w:rsidRDefault="00EF4C28" w:rsidP="00303375">
      <w:pPr>
        <w:pStyle w:val="ListParagraph"/>
        <w:numPr>
          <w:ilvl w:val="1"/>
          <w:numId w:val="2"/>
        </w:numPr>
        <w:spacing w:after="120" w:line="276" w:lineRule="auto"/>
        <w:rPr>
          <w:rFonts w:ascii="Times New Roman" w:hAnsi="Times New Roman" w:cs="Times New Roman"/>
        </w:rPr>
      </w:pPr>
      <w:r w:rsidRPr="00EF4C28">
        <w:rPr>
          <w:rFonts w:ascii="Times New Roman" w:hAnsi="Times New Roman" w:cs="Times New Roman"/>
        </w:rPr>
        <w:t>Uncorrelated random intercept and slope</w:t>
      </w:r>
      <w:r w:rsidRPr="00EF4C28">
        <w:rPr>
          <w:rFonts w:ascii="Times New Roman" w:hAnsi="Times New Roman" w:cs="Times New Roman"/>
        </w:rPr>
        <w:t>:</w:t>
      </w:r>
      <w:r>
        <w:rPr>
          <w:rFonts w:ascii="Times New Roman" w:hAnsi="Times New Roman" w:cs="Times New Roman"/>
        </w:rPr>
        <w:t xml:space="preserve"> </w:t>
      </w:r>
      <w:r w:rsidR="009467A2">
        <w:rPr>
          <w:rFonts w:ascii="Times New Roman" w:hAnsi="Times New Roman" w:cs="Times New Roman"/>
        </w:rPr>
        <w:br/>
      </w:r>
      <w:r w:rsidRPr="00EF4C28">
        <w:rPr>
          <w:rFonts w:ascii="Times New Roman" w:hAnsi="Times New Roman" w:cs="Times New Roman"/>
        </w:rPr>
        <w:t xml:space="preserve">x+(x||g) </w:t>
      </w:r>
      <w:r w:rsidR="009467A2">
        <w:rPr>
          <w:rFonts w:ascii="Times New Roman" w:hAnsi="Times New Roman" w:cs="Times New Roman"/>
        </w:rPr>
        <w:t xml:space="preserve"> </w:t>
      </w:r>
      <w:r w:rsidRPr="00EF4C28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>&gt;</w:t>
      </w:r>
      <w:r w:rsidRPr="00EF4C28">
        <w:rPr>
          <w:rFonts w:ascii="Times New Roman" w:hAnsi="Times New Roman" w:cs="Times New Roman"/>
        </w:rPr>
        <w:t xml:space="preserve"> </w:t>
      </w:r>
      <w:r w:rsidR="009467A2">
        <w:rPr>
          <w:rFonts w:ascii="Times New Roman" w:hAnsi="Times New Roman" w:cs="Times New Roman"/>
        </w:rPr>
        <w:t xml:space="preserve"> </w:t>
      </w:r>
      <w:r w:rsidRPr="00EF4C28">
        <w:rPr>
          <w:rFonts w:ascii="Times New Roman" w:hAnsi="Times New Roman" w:cs="Times New Roman"/>
        </w:rPr>
        <w:t xml:space="preserve">1+x+(1|g)+(0+x|g)  </w:t>
      </w:r>
    </w:p>
    <w:p w14:paraId="0531B116" w14:textId="3B05997B" w:rsidR="00092249" w:rsidRDefault="00C90948" w:rsidP="00092249">
      <w:p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ISSED: planned contrast grid using emmeans</w:t>
      </w:r>
    </w:p>
    <w:p w14:paraId="60DDCA44" w14:textId="77777777" w:rsidR="00C90948" w:rsidRDefault="00C90948" w:rsidP="00092249">
      <w:pPr>
        <w:spacing w:after="120" w:line="276" w:lineRule="auto"/>
        <w:rPr>
          <w:rFonts w:ascii="Times New Roman" w:hAnsi="Times New Roman" w:cs="Times New Roman"/>
        </w:rPr>
      </w:pPr>
      <w:bookmarkStart w:id="0" w:name="_GoBack"/>
      <w:bookmarkEnd w:id="0"/>
    </w:p>
    <w:p w14:paraId="2697EE0D" w14:textId="1B537AA4" w:rsidR="00092249" w:rsidRDefault="00092249" w:rsidP="00092249">
      <w:pPr>
        <w:spacing w:after="120"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 w:fldLock="1"/>
      </w:r>
      <w:r w:rsidR="00C90948">
        <w:rPr>
          <w:rFonts w:ascii="Times New Roman" w:hAnsi="Times New Roman" w:cs="Times New Roman"/>
        </w:rPr>
        <w:instrText>ADDIN CSL_CITATION {"citationItems":[{"id":"ITEM-1","itemData":{"author":[{"dropping-particle":"","family":"Davis","given":"Margaret B","non-dropping-particle":"","parse-names":false,"suffix":""},{"dropping-particle":"","family":"Shaw","given":"Ruth G","non-dropping-particle":"","parse-names":false,"suffix":""},{"dropping-particle":"","family":"Etterson","given":"Julie R","non-dropping-particle":"","parse-names":false,"suffix":""}],"container-title":"Ecology","id":"ITEM-1","issue":"7","issued":{"date-parts":[["2005"]]},"page":"1704-1714","title":"Evolutionary responses to changing climate","type":"article-journal","volume":"86"},"uris":["http://www.mendeley.com/documents/?uuid=9a98b575-7181-42bf-bcc0-2034fcf918d5"]}],"mendeley":{"formattedCitation":"(Davis, Shaw, &amp; Etterson, 2005)","plainTextFormattedCitation":"(Davis, Shaw, &amp; Etterson, 2005)","previouslyFormattedCitation":"(Davis, Shaw, &amp; Etterson, 200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="000B05C2" w:rsidRPr="000B05C2">
        <w:rPr>
          <w:rFonts w:ascii="Times New Roman" w:hAnsi="Times New Roman" w:cs="Times New Roman"/>
          <w:noProof/>
        </w:rPr>
        <w:t>(Davis, Shaw, &amp; Etterson, 2005)</w:t>
      </w:r>
      <w:r>
        <w:rPr>
          <w:rFonts w:ascii="Times New Roman" w:hAnsi="Times New Roman" w:cs="Times New Roman"/>
        </w:rPr>
        <w:fldChar w:fldCharType="end"/>
      </w:r>
    </w:p>
    <w:p w14:paraId="18D93816" w14:textId="60497390" w:rsidR="003C6C5B" w:rsidRDefault="003C6C5B" w:rsidP="00092249">
      <w:pPr>
        <w:spacing w:after="120" w:line="276" w:lineRule="auto"/>
        <w:rPr>
          <w:rFonts w:ascii="Times New Roman" w:hAnsi="Times New Roman" w:cs="Times New Roman"/>
        </w:rPr>
      </w:pPr>
    </w:p>
    <w:p w14:paraId="6E89F69F" w14:textId="37545385" w:rsidR="00C90948" w:rsidRPr="00C90948" w:rsidRDefault="003C6C5B" w:rsidP="00C90948">
      <w:pPr>
        <w:widowControl w:val="0"/>
        <w:autoSpaceDE w:val="0"/>
        <w:autoSpaceDN w:val="0"/>
        <w:adjustRightInd w:val="0"/>
        <w:spacing w:after="120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C90948" w:rsidRPr="00C90948">
        <w:rPr>
          <w:rFonts w:ascii="Times New Roman" w:hAnsi="Times New Roman" w:cs="Times New Roman"/>
          <w:noProof/>
          <w:lang w:val="en-US"/>
        </w:rPr>
        <w:t xml:space="preserve">Davis, M. B., Shaw, R. G., &amp; Etterson, J. R. (2005). Evolutionary responses to changing climate. </w:t>
      </w:r>
      <w:r w:rsidR="00C90948" w:rsidRPr="00C90948">
        <w:rPr>
          <w:rFonts w:ascii="Times New Roman" w:hAnsi="Times New Roman" w:cs="Times New Roman"/>
          <w:i/>
          <w:iCs/>
          <w:noProof/>
          <w:lang w:val="en-US"/>
        </w:rPr>
        <w:t>Ecology</w:t>
      </w:r>
      <w:r w:rsidR="00C90948" w:rsidRPr="00C90948">
        <w:rPr>
          <w:rFonts w:ascii="Times New Roman" w:hAnsi="Times New Roman" w:cs="Times New Roman"/>
          <w:noProof/>
          <w:lang w:val="en-US"/>
        </w:rPr>
        <w:t xml:space="preserve">, </w:t>
      </w:r>
      <w:r w:rsidR="00C90948" w:rsidRPr="00C90948">
        <w:rPr>
          <w:rFonts w:ascii="Times New Roman" w:hAnsi="Times New Roman" w:cs="Times New Roman"/>
          <w:i/>
          <w:iCs/>
          <w:noProof/>
          <w:lang w:val="en-US"/>
        </w:rPr>
        <w:t>86</w:t>
      </w:r>
      <w:r w:rsidR="00C90948" w:rsidRPr="00C90948">
        <w:rPr>
          <w:rFonts w:ascii="Times New Roman" w:hAnsi="Times New Roman" w:cs="Times New Roman"/>
          <w:noProof/>
          <w:lang w:val="en-US"/>
        </w:rPr>
        <w:t>(7), 1704–1714.</w:t>
      </w:r>
    </w:p>
    <w:p w14:paraId="3DC71485" w14:textId="4F4A56C8" w:rsidR="00C90948" w:rsidRPr="00C90948" w:rsidRDefault="00C90948" w:rsidP="00C90948">
      <w:pPr>
        <w:widowControl w:val="0"/>
        <w:autoSpaceDE w:val="0"/>
        <w:autoSpaceDN w:val="0"/>
        <w:adjustRightInd w:val="0"/>
        <w:spacing w:after="120"/>
        <w:ind w:left="480" w:hanging="480"/>
        <w:rPr>
          <w:rFonts w:ascii="Times New Roman" w:hAnsi="Times New Roman" w:cs="Times New Roman"/>
          <w:noProof/>
        </w:rPr>
      </w:pPr>
      <w:r w:rsidRPr="00C90948">
        <w:rPr>
          <w:rFonts w:ascii="Times New Roman" w:hAnsi="Times New Roman" w:cs="Times New Roman"/>
          <w:noProof/>
          <w:lang w:val="en-US"/>
        </w:rPr>
        <w:t xml:space="preserve">Gienapp, P., Teplitsky, C., Alho, J., Mills, J., &amp; Merilå´, J. (2008). Climate change and evolution: disentangling environmental and genetic responses. </w:t>
      </w:r>
      <w:r w:rsidRPr="00C90948">
        <w:rPr>
          <w:rFonts w:ascii="Times New Roman" w:hAnsi="Times New Roman" w:cs="Times New Roman"/>
          <w:i/>
          <w:iCs/>
          <w:noProof/>
          <w:lang w:val="en-US"/>
        </w:rPr>
        <w:t>Molecular Ecology</w:t>
      </w:r>
      <w:r w:rsidRPr="00C90948">
        <w:rPr>
          <w:rFonts w:ascii="Times New Roman" w:hAnsi="Times New Roman" w:cs="Times New Roman"/>
          <w:noProof/>
          <w:lang w:val="en-US"/>
        </w:rPr>
        <w:t xml:space="preserve">, </w:t>
      </w:r>
      <w:r w:rsidRPr="00C90948">
        <w:rPr>
          <w:rFonts w:ascii="Times New Roman" w:hAnsi="Times New Roman" w:cs="Times New Roman"/>
          <w:i/>
          <w:iCs/>
          <w:noProof/>
          <w:lang w:val="en-US"/>
        </w:rPr>
        <w:t>17</w:t>
      </w:r>
      <w:r w:rsidRPr="00C90948">
        <w:rPr>
          <w:rFonts w:ascii="Times New Roman" w:hAnsi="Times New Roman" w:cs="Times New Roman"/>
          <w:noProof/>
          <w:lang w:val="en-US"/>
        </w:rPr>
        <w:t xml:space="preserve">, 167–178. </w:t>
      </w:r>
      <w:r>
        <w:rPr>
          <w:rFonts w:ascii="Times New Roman" w:hAnsi="Times New Roman" w:cs="Times New Roman"/>
          <w:noProof/>
          <w:lang w:val="en-US"/>
        </w:rPr>
        <w:t>doi:</w:t>
      </w:r>
      <w:r w:rsidRPr="00C90948">
        <w:rPr>
          <w:rFonts w:ascii="Times New Roman" w:hAnsi="Times New Roman" w:cs="Times New Roman"/>
          <w:noProof/>
          <w:lang w:val="en-US"/>
        </w:rPr>
        <w:t>10.1111/j.1365-294X.2007.03413.x</w:t>
      </w:r>
    </w:p>
    <w:p w14:paraId="7CE357C4" w14:textId="6C94A4BE" w:rsidR="003C6C5B" w:rsidRDefault="003C6C5B" w:rsidP="000B05C2">
      <w:pPr>
        <w:widowControl w:val="0"/>
        <w:autoSpaceDE w:val="0"/>
        <w:autoSpaceDN w:val="0"/>
        <w:adjustRightInd w:val="0"/>
        <w:spacing w:after="120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08B21CE" w14:textId="449C935C" w:rsidR="00C90948" w:rsidRDefault="00C90948" w:rsidP="000B05C2">
      <w:pPr>
        <w:widowControl w:val="0"/>
        <w:autoSpaceDE w:val="0"/>
        <w:autoSpaceDN w:val="0"/>
        <w:adjustRightInd w:val="0"/>
        <w:spacing w:after="120"/>
        <w:ind w:left="480" w:hanging="480"/>
        <w:rPr>
          <w:rFonts w:ascii="Times New Roman" w:hAnsi="Times New Roman" w:cs="Times New Roman"/>
        </w:rPr>
      </w:pPr>
    </w:p>
    <w:p w14:paraId="45CDFAC0" w14:textId="7B2EF7DA" w:rsidR="00C90948" w:rsidRDefault="00C90948" w:rsidP="000B05C2">
      <w:pPr>
        <w:widowControl w:val="0"/>
        <w:autoSpaceDE w:val="0"/>
        <w:autoSpaceDN w:val="0"/>
        <w:adjustRightInd w:val="0"/>
        <w:spacing w:after="120"/>
        <w:ind w:left="480" w:hanging="48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111/j.1365-294X.2007.03413.x","author":[{"dropping-particle":"","family":"Gienapp","given":"P","non-dropping-particle":"","parse-names":false,"suffix":""},{"dropping-particle":"","family":"Teplitsky","given":"C","non-dropping-particle":"","parse-names":false,"suffix":""},{"dropping-particle":"","family":"Alho","given":"JS","non-dropping-particle":"","parse-names":false,"suffix":""},{"dropping-particle":"","family":"Mills","given":"JA","non-dropping-particle":"","parse-names":false,"suffix":""},{"dropping-particle":"","family":"Merilå´","given":"J","non-dropping-particle":"","parse-names":false,"suffix":""}],"container-title":"Molecular Ecology","id":"ITEM-1","issued":{"date-parts":[["2008"]]},"page":"167-178","title":"Climate change and evolution: disentangling environmental and genetic responses","type":"article-journal","volume":"17"},"uris":["http://www.mendeley.com/documents/?uuid=f915c7aa-bf91-4363-b997-dd4bd9a49706"]}],"mendeley":{"formattedCitation":"(Gienapp, Teplitsky, Alho, Mills, &amp; Merilå´, 2008)","plainTextFormattedCitation":"(Gienapp, Teplitsky, Alho, Mills, &amp; Merilå´, 200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C90948">
        <w:rPr>
          <w:rFonts w:ascii="Times New Roman" w:hAnsi="Times New Roman" w:cs="Times New Roman"/>
          <w:noProof/>
        </w:rPr>
        <w:t>(Gienapp, Teplitsky, Alho, Mills, &amp; Merilå´, 2008)</w:t>
      </w:r>
      <w:r>
        <w:rPr>
          <w:rFonts w:ascii="Times New Roman" w:hAnsi="Times New Roman" w:cs="Times New Roman"/>
        </w:rPr>
        <w:fldChar w:fldCharType="end"/>
      </w:r>
    </w:p>
    <w:p w14:paraId="487050CC" w14:textId="77777777" w:rsidR="00092249" w:rsidRPr="00092249" w:rsidRDefault="00092249" w:rsidP="00092249">
      <w:pPr>
        <w:spacing w:after="120" w:line="276" w:lineRule="auto"/>
        <w:rPr>
          <w:rFonts w:ascii="Times New Roman" w:hAnsi="Times New Roman" w:cs="Times New Roman"/>
        </w:rPr>
      </w:pPr>
    </w:p>
    <w:sectPr w:rsidR="00092249" w:rsidRPr="00092249" w:rsidSect="00EA0F7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163671"/>
    <w:multiLevelType w:val="hybridMultilevel"/>
    <w:tmpl w:val="977046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161051C"/>
    <w:multiLevelType w:val="hybridMultilevel"/>
    <w:tmpl w:val="81924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66679"/>
    <w:rsid w:val="00001F17"/>
    <w:rsid w:val="00013018"/>
    <w:rsid w:val="00040EE2"/>
    <w:rsid w:val="00080290"/>
    <w:rsid w:val="0008554F"/>
    <w:rsid w:val="00092249"/>
    <w:rsid w:val="000B05C2"/>
    <w:rsid w:val="000E5197"/>
    <w:rsid w:val="000F1568"/>
    <w:rsid w:val="001769B9"/>
    <w:rsid w:val="00190EA4"/>
    <w:rsid w:val="001F6758"/>
    <w:rsid w:val="002A552D"/>
    <w:rsid w:val="002E0685"/>
    <w:rsid w:val="00331A0C"/>
    <w:rsid w:val="003C6C5B"/>
    <w:rsid w:val="00453961"/>
    <w:rsid w:val="00456463"/>
    <w:rsid w:val="00486AFB"/>
    <w:rsid w:val="00497C3C"/>
    <w:rsid w:val="00502077"/>
    <w:rsid w:val="00507FA8"/>
    <w:rsid w:val="00566679"/>
    <w:rsid w:val="00574048"/>
    <w:rsid w:val="005D3D23"/>
    <w:rsid w:val="00652CEF"/>
    <w:rsid w:val="006632E1"/>
    <w:rsid w:val="00681D27"/>
    <w:rsid w:val="006D6008"/>
    <w:rsid w:val="007434E6"/>
    <w:rsid w:val="00796AF5"/>
    <w:rsid w:val="007E679D"/>
    <w:rsid w:val="00871B8C"/>
    <w:rsid w:val="00874811"/>
    <w:rsid w:val="00877492"/>
    <w:rsid w:val="0089214C"/>
    <w:rsid w:val="008E23B6"/>
    <w:rsid w:val="00923C9A"/>
    <w:rsid w:val="009467A2"/>
    <w:rsid w:val="009649F6"/>
    <w:rsid w:val="009E5CD8"/>
    <w:rsid w:val="00A00AA3"/>
    <w:rsid w:val="00A335DB"/>
    <w:rsid w:val="00AB4EC7"/>
    <w:rsid w:val="00AC3F96"/>
    <w:rsid w:val="00AE45A7"/>
    <w:rsid w:val="00B26520"/>
    <w:rsid w:val="00B36FE5"/>
    <w:rsid w:val="00B528F9"/>
    <w:rsid w:val="00BF6378"/>
    <w:rsid w:val="00C25193"/>
    <w:rsid w:val="00C56F32"/>
    <w:rsid w:val="00C81B93"/>
    <w:rsid w:val="00C90948"/>
    <w:rsid w:val="00D8232C"/>
    <w:rsid w:val="00D94E76"/>
    <w:rsid w:val="00D97489"/>
    <w:rsid w:val="00DD0C82"/>
    <w:rsid w:val="00E271C5"/>
    <w:rsid w:val="00E90ED5"/>
    <w:rsid w:val="00EA0F77"/>
    <w:rsid w:val="00EC0947"/>
    <w:rsid w:val="00ED6B58"/>
    <w:rsid w:val="00EF4C28"/>
    <w:rsid w:val="00F506DF"/>
    <w:rsid w:val="00FB2F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119B37"/>
  <w15:chartTrackingRefBased/>
  <w15:docId w15:val="{06002A44-8C80-AB43-8880-AB6A836E82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66679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F4C2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F4C28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EF4C28"/>
    <w:rPr>
      <w:rFonts w:ascii="Courier New" w:eastAsia="Times New Roman" w:hAnsi="Courier New" w:cs="Courier New"/>
      <w:sz w:val="20"/>
      <w:szCs w:val="20"/>
    </w:rPr>
  </w:style>
  <w:style w:type="character" w:customStyle="1" w:styleId="hljs-operator">
    <w:name w:val="hljs-operator"/>
    <w:basedOn w:val="DefaultParagraphFont"/>
    <w:rsid w:val="00EF4C28"/>
  </w:style>
  <w:style w:type="character" w:customStyle="1" w:styleId="hljs-punctuation">
    <w:name w:val="hljs-punctuation"/>
    <w:basedOn w:val="DefaultParagraphFont"/>
    <w:rsid w:val="00EF4C28"/>
  </w:style>
  <w:style w:type="character" w:customStyle="1" w:styleId="hljs-number">
    <w:name w:val="hljs-number"/>
    <w:basedOn w:val="DefaultParagraphFont"/>
    <w:rsid w:val="00EF4C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31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24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3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54145EF-0C8F-644B-AAFA-EC80724331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707</Words>
  <Characters>4036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airos-Novak</dc:creator>
  <cp:keywords/>
  <dc:description/>
  <cp:lastModifiedBy>Kevin Bairos-Novak</cp:lastModifiedBy>
  <cp:revision>18</cp:revision>
  <dcterms:created xsi:type="dcterms:W3CDTF">2021-08-11T01:16:00Z</dcterms:created>
  <dcterms:modified xsi:type="dcterms:W3CDTF">2021-08-12T02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nimal-behaviour</vt:lpwstr>
  </property>
  <property fmtid="{D5CDD505-2E9C-101B-9397-08002B2CF9AE}" pid="5" name="Mendeley Recent Style Name 1_1">
    <vt:lpwstr>Animal Behaviour</vt:lpwstr>
  </property>
  <property fmtid="{D5CDD505-2E9C-101B-9397-08002B2CF9AE}" pid="6" name="Mendeley Recent Style Id 2_1">
    <vt:lpwstr>http://www.zotero.org/styles/behavioral-ecology</vt:lpwstr>
  </property>
  <property fmtid="{D5CDD505-2E9C-101B-9397-08002B2CF9AE}" pid="7" name="Mendeley Recent Style Name 2_1">
    <vt:lpwstr>Behavioral Ecology</vt:lpwstr>
  </property>
  <property fmtid="{D5CDD505-2E9C-101B-9397-08002B2CF9AE}" pid="8" name="Mendeley Recent Style Id 3_1">
    <vt:lpwstr>http://www.zotero.org/styles/behavioral-ecology-and-sociobiology</vt:lpwstr>
  </property>
  <property fmtid="{D5CDD505-2E9C-101B-9397-08002B2CF9AE}" pid="9" name="Mendeley Recent Style Name 3_1">
    <vt:lpwstr>Behavioral Ecology and Sociobiology</vt:lpwstr>
  </property>
  <property fmtid="{D5CDD505-2E9C-101B-9397-08002B2CF9AE}" pid="10" name="Mendeley Recent Style Id 4_1">
    <vt:lpwstr>http://csl.mendeley.com/styles/457378121/council-of-science-editors-KBN-Jan17-2020</vt:lpwstr>
  </property>
  <property fmtid="{D5CDD505-2E9C-101B-9397-08002B2CF9AE}" pid="11" name="Mendeley Recent Style Name 4_1">
    <vt:lpwstr>Council of Science Editors, Name-Year (author-date) - Kevin Bairos-Novak</vt:lpwstr>
  </property>
  <property fmtid="{D5CDD505-2E9C-101B-9397-08002B2CF9AE}" pid="12" name="Mendeley Recent Style Id 5_1">
    <vt:lpwstr>http://www.zotero.org/styles/functional-ecology</vt:lpwstr>
  </property>
  <property fmtid="{D5CDD505-2E9C-101B-9397-08002B2CF9AE}" pid="13" name="Mendeley Recent Style Name 5_1">
    <vt:lpwstr>Functional Ecology</vt:lpwstr>
  </property>
  <property fmtid="{D5CDD505-2E9C-101B-9397-08002B2CF9AE}" pid="14" name="Mendeley Recent Style Id 6_1">
    <vt:lpwstr>http://www.zotero.org/styles/global-change-biology</vt:lpwstr>
  </property>
  <property fmtid="{D5CDD505-2E9C-101B-9397-08002B2CF9AE}" pid="15" name="Mendeley Recent Style Name 6_1">
    <vt:lpwstr>Global Change Biology</vt:lpwstr>
  </property>
  <property fmtid="{D5CDD505-2E9C-101B-9397-08002B2CF9AE}" pid="16" name="Mendeley Recent Style Id 7_1">
    <vt:lpwstr>http://www.zotero.org/styles/journal-of-animal-ecology</vt:lpwstr>
  </property>
  <property fmtid="{D5CDD505-2E9C-101B-9397-08002B2CF9AE}" pid="17" name="Mendeley Recent Style Name 7_1">
    <vt:lpwstr>Journal of Animal Ecology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csl.mendeley.com/styles/457378121/kevin-springer-basic-author-date-2</vt:lpwstr>
  </property>
  <property fmtid="{D5CDD505-2E9C-101B-9397-08002B2CF9AE}" pid="21" name="Mendeley Recent Style Name 9_1">
    <vt:lpwstr>Springer - Basic (author-date) - Kevin Bairos-Novak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57be7ef-4458-3951-9bf2-c6ae9dadff1f</vt:lpwstr>
  </property>
  <property fmtid="{D5CDD505-2E9C-101B-9397-08002B2CF9AE}" pid="24" name="Mendeley Citation Style_1">
    <vt:lpwstr>http://www.zotero.org/styles/apa</vt:lpwstr>
  </property>
</Properties>
</file>